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 xml:space="preserve">Warszawa </w:t>
      </w:r>
      <w:proofErr w:type="gramStart"/>
      <w:r>
        <w:t>20….</w:t>
      </w:r>
      <w:proofErr w:type="gramEnd"/>
      <w:r>
        <w:t>.</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3778D09A"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D56EA5">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6FE6DC23"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D56EA5">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3F25E8D"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7C45CC"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0514A44B"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7C45CC"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2556F44E"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7C45CC"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21FD345"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7C45CC"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3D08DC2B"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D56EA5">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D9A4769"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D56EA5">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859F254"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D56EA5">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D8FBBEF"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D56EA5">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4ED15A93" w14:textId="3D35601A"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87C58CF"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D56EA5">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7B8388AC"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D56EA5">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60B0DE16"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D56EA5">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03272A2"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D56EA5">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56860464"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D56EA5">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proofErr w:type="spellStart"/>
      <w:r>
        <w:t>Pre</w:t>
      </w:r>
      <w:r w:rsidR="00C3346B">
        <w:t>-</w:t>
      </w:r>
      <w:r>
        <w:t>processing</w:t>
      </w:r>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w:t>
      </w:r>
      <w:r w:rsidR="00DF3CAA">
        <w:t xml:space="preserve">każdy z nich na </w:t>
      </w:r>
      <w:r w:rsidR="00DF3CAA">
        <w:t>macierze</w:t>
      </w:r>
      <w:r w:rsidR="00DF3CAA">
        <w:t>.</w:t>
      </w:r>
      <w:r w:rsidR="00DF3CAA">
        <w:t xml:space="preserv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proofErr w:type="gramStart"/>
      <w:r w:rsidR="009912AC" w:rsidRPr="009912AC">
        <w:t>encoding</w:t>
      </w:r>
      <w:proofErr w:type="spellEnd"/>
      <w:proofErr w:type="gram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D5B36B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proofErr w:type="gramStart"/>
      <w:r w:rsidR="00891C7F">
        <w:t>się</w:t>
      </w:r>
      <w:proofErr w:type="gramEnd"/>
      <w:r w:rsidR="00891C7F">
        <w:t xml:space="preserve">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w:t>
      </w:r>
      <w:r w:rsidR="00891C7F">
        <w:t>uniknąć problemu przetrenowania</w:t>
      </w:r>
      <w:r w:rsidR="00891C7F">
        <w:t xml:space="preserve"> dzięki bardziej zróżnicowanemu zbiorowi danych. W związku z tym </w:t>
      </w:r>
      <w:proofErr w:type="gramStart"/>
      <w:r w:rsidR="00891C7F">
        <w:t>operacje</w:t>
      </w:r>
      <w:proofErr w:type="gramEnd"/>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215FF3F9" w:rsidR="00D56EA5" w:rsidRPr="00D56EA5" w:rsidRDefault="00D56EA5" w:rsidP="00D56EA5">
            <w:pPr>
              <w:pStyle w:val="Caption"/>
              <w:jc w:val="center"/>
              <w:rPr>
                <w:sz w:val="24"/>
                <w:szCs w:val="24"/>
              </w:rPr>
            </w:pPr>
            <w:r w:rsidRPr="00D56EA5">
              <w:rPr>
                <w:sz w:val="24"/>
                <w:szCs w:val="24"/>
              </w:rPr>
              <w:t xml:space="preserve">Rysunek </w:t>
            </w:r>
            <w:r w:rsidRPr="00D56EA5">
              <w:rPr>
                <w:sz w:val="24"/>
                <w:szCs w:val="24"/>
              </w:rPr>
              <w:fldChar w:fldCharType="begin"/>
            </w:r>
            <w:r w:rsidRPr="00D56EA5">
              <w:rPr>
                <w:sz w:val="24"/>
                <w:szCs w:val="24"/>
              </w:rPr>
              <w:instrText xml:space="preserve"> SEQ Rysunek \* ARABIC </w:instrText>
            </w:r>
            <w:r w:rsidRPr="00D56EA5">
              <w:rPr>
                <w:sz w:val="24"/>
                <w:szCs w:val="24"/>
              </w:rPr>
              <w:fldChar w:fldCharType="separate"/>
            </w:r>
            <w:r w:rsidRPr="00D56EA5">
              <w:rPr>
                <w:noProof/>
                <w:sz w:val="24"/>
                <w:szCs w:val="24"/>
              </w:rPr>
              <w:t>16</w:t>
            </w:r>
            <w:r w:rsidRPr="00D56EA5">
              <w:rPr>
                <w:sz w:val="24"/>
                <w:szCs w:val="24"/>
              </w:rPr>
              <w:fldChar w:fldCharType="end"/>
            </w:r>
            <w:r w:rsidRPr="00D56EA5">
              <w:rPr>
                <w:sz w:val="24"/>
                <w:szCs w:val="24"/>
              </w:rPr>
              <w:t xml:space="preserve">. </w:t>
            </w:r>
            <w:r w:rsidRPr="00D56EA5">
              <w:rPr>
                <w:sz w:val="24"/>
                <w:szCs w:val="24"/>
              </w:rPr>
              <w:t>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Pr="00C57B4E" w:rsidRDefault="005F06BB">
      <w:pPr>
        <w:pStyle w:val="BodyText"/>
        <w:rPr>
          <w:lang w:val="en-US"/>
        </w:rPr>
      </w:pPr>
    </w:p>
    <w:p w14:paraId="5A2F8759" w14:textId="6BC4F2DD" w:rsidR="007B0711" w:rsidRDefault="004D4683" w:rsidP="004D4683">
      <w:pPr>
        <w:pStyle w:val="Heading1"/>
        <w:rPr>
          <w:lang w:val="en-US"/>
        </w:rPr>
      </w:pPr>
      <w:bookmarkStart w:id="12" w:name="_Toc129626873"/>
      <w:proofErr w:type="spellStart"/>
      <w:r>
        <w:rPr>
          <w:lang w:val="en-US"/>
        </w:rPr>
        <w:t>Metodyka</w:t>
      </w:r>
      <w:bookmarkEnd w:id="12"/>
      <w:proofErr w:type="spellEnd"/>
    </w:p>
    <w:p w14:paraId="264ADF90" w14:textId="77777777" w:rsidR="0059692B" w:rsidRPr="0059692B" w:rsidRDefault="0059692B" w:rsidP="0059692B">
      <w:pPr>
        <w:pStyle w:val="BodyText"/>
        <w:rPr>
          <w:lang w:val="en-US"/>
        </w:rPr>
      </w:pPr>
    </w:p>
    <w:p w14:paraId="45B7067E" w14:textId="77777777" w:rsidR="008E3721" w:rsidRPr="008E3721" w:rsidRDefault="008E3721" w:rsidP="008E3721">
      <w:pPr>
        <w:pStyle w:val="BodyText"/>
        <w:rPr>
          <w:lang w:val="en-US"/>
        </w:rPr>
      </w:pPr>
    </w:p>
    <w:p w14:paraId="6450DD72" w14:textId="77777777" w:rsidR="008E3721" w:rsidRPr="008E3721" w:rsidRDefault="008E3721" w:rsidP="008E3721">
      <w:pPr>
        <w:pStyle w:val="BodyText"/>
        <w:rPr>
          <w:lang w:val="en-US"/>
        </w:rPr>
      </w:pPr>
    </w:p>
    <w:p w14:paraId="26364E4D" w14:textId="4341309F" w:rsidR="0059692B" w:rsidRDefault="0059692B" w:rsidP="004D4683">
      <w:pPr>
        <w:pStyle w:val="Heading1"/>
        <w:rPr>
          <w:lang w:val="en-US"/>
        </w:rPr>
      </w:pPr>
      <w:r>
        <w:rPr>
          <w:lang w:val="en-US"/>
        </w:rPr>
        <w:lastRenderedPageBreak/>
        <w:t xml:space="preserve"> </w:t>
      </w:r>
      <w:proofErr w:type="spellStart"/>
      <w:r>
        <w:rPr>
          <w:lang w:val="en-US"/>
        </w:rPr>
        <w:t>Wyniki</w:t>
      </w:r>
      <w:proofErr w:type="spellEnd"/>
    </w:p>
    <w:p w14:paraId="6C684762" w14:textId="3D84AEE5" w:rsidR="004D4683" w:rsidRPr="004D4683" w:rsidRDefault="004D4683" w:rsidP="004D4683">
      <w:pPr>
        <w:pStyle w:val="Heading1"/>
        <w:rPr>
          <w:lang w:val="en-US"/>
        </w:rPr>
      </w:pPr>
      <w:r>
        <w:rPr>
          <w:lang w:val="en-US"/>
        </w:rPr>
        <w:t xml:space="preserve"> </w:t>
      </w:r>
      <w:bookmarkStart w:id="13" w:name="_Toc129626874"/>
      <w:proofErr w:type="spellStart"/>
      <w:r>
        <w:rPr>
          <w:lang w:val="en-US"/>
        </w:rPr>
        <w:t>Wnioski</w:t>
      </w:r>
      <w:bookmarkEnd w:id="13"/>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4" w:name="_Toc129626875"/>
      <w:r w:rsidRPr="00C57B4E">
        <w:rPr>
          <w:lang w:val="en-US"/>
        </w:rPr>
        <w:t>Zakończenie</w:t>
      </w:r>
      <w:bookmarkEnd w:id="14"/>
    </w:p>
    <w:p w14:paraId="755B5420" w14:textId="77777777" w:rsidR="009E0BF9" w:rsidRPr="00C57B4E" w:rsidRDefault="004E021E" w:rsidP="009E0BF9">
      <w:pPr>
        <w:pStyle w:val="BodyText"/>
        <w:rPr>
          <w:lang w:val="en-US"/>
        </w:rPr>
      </w:pPr>
      <w:r w:rsidRPr="00C57B4E">
        <w:rPr>
          <w:lang w:val="en-US"/>
        </w:rPr>
        <w:lastRenderedPageBreak/>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5" w:name="_Toc129626876"/>
      <w:r w:rsidR="001F699B">
        <w:lastRenderedPageBreak/>
        <w:t>LITERATURA</w:t>
      </w:r>
      <w:bookmarkEnd w:id="15"/>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xml:space="preserve">, op. naukowy </w:t>
      </w:r>
      <w:proofErr w:type="gramStart"/>
      <w:r w:rsidRPr="00235C99">
        <w:t>dr  inż.</w:t>
      </w:r>
      <w:proofErr w:type="gramEnd"/>
      <w:r w:rsidRPr="00235C99">
        <w:t xml:space="preserve">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xml:space="preserve">, ML Spearman Commissioned Paper To Pull or Not to Pull: What Is the </w:t>
      </w:r>
      <w:proofErr w:type="gramStart"/>
      <w:r w:rsidRPr="0058046A">
        <w:rPr>
          <w:rStyle w:val="reference-text"/>
          <w:lang w:val="en-US"/>
        </w:rPr>
        <w:t>Question,  Manufacturing</w:t>
      </w:r>
      <w:proofErr w:type="gramEnd"/>
      <w:r w:rsidRPr="0058046A">
        <w:rPr>
          <w:rStyle w:val="reference-text"/>
          <w:lang w:val="en-US"/>
        </w:rPr>
        <w:t xml:space="preserve">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J.</w:t>
      </w:r>
      <w:proofErr w:type="gramStart"/>
      <w:r w:rsidR="00864BCC" w:rsidRPr="00235C99">
        <w:t xml:space="preserve">,  </w:t>
      </w:r>
      <w:r w:rsidR="00864BCC" w:rsidRPr="00235C99">
        <w:rPr>
          <w:bCs/>
          <w:i/>
        </w:rPr>
        <w:t>Zarządzanie</w:t>
      </w:r>
      <w:proofErr w:type="gramEnd"/>
      <w:r w:rsidR="00864BCC" w:rsidRPr="00235C99">
        <w:rPr>
          <w:bCs/>
          <w:i/>
        </w:rPr>
        <w:t xml:space="preserv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w:t>
      </w:r>
      <w:proofErr w:type="gramStart"/>
      <w:r w:rsidRPr="00C91A25">
        <w:rPr>
          <w:i/>
        </w:rPr>
        <w:t>metodyce  Microsoft</w:t>
      </w:r>
      <w:proofErr w:type="gramEnd"/>
      <w:r w:rsidRPr="00C91A25">
        <w:rPr>
          <w:i/>
        </w:rPr>
        <w:t xml:space="preserve">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 xml:space="preserve">Manifesto </w:t>
      </w:r>
      <w:proofErr w:type="gramStart"/>
      <w:r w:rsidRPr="00A25EC9">
        <w:rPr>
          <w:i/>
          <w:lang w:val="en-US"/>
        </w:rPr>
        <w:t>for  Agile</w:t>
      </w:r>
      <w:proofErr w:type="gramEnd"/>
      <w:r w:rsidRPr="00A25EC9">
        <w:rPr>
          <w:i/>
          <w:lang w:val="en-US"/>
        </w:rPr>
        <w:t xml:space="preserv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w:t>
      </w:r>
      <w:proofErr w:type="gramStart"/>
      <w:r w:rsidR="00487AD5" w:rsidRPr="00A25EC9">
        <w:rPr>
          <w:i/>
          <w:lang w:val="en-US"/>
        </w:rPr>
        <w:t xml:space="preserve">Intelligence;  </w:t>
      </w:r>
      <w:r w:rsidRPr="00A25EC9">
        <w:rPr>
          <w:lang w:val="en-US"/>
        </w:rPr>
        <w:t>,</w:t>
      </w:r>
      <w:proofErr w:type="gramEnd"/>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proofErr w:type="gramStart"/>
      <w:r w:rsidRPr="007B0711">
        <w:t>http://decyzje-it.pl/centrum-wiedzy/erp.html</w:t>
      </w:r>
      <w:r>
        <w:t xml:space="preserve"> </w:t>
      </w:r>
      <w:r w:rsidR="00235C99" w:rsidRPr="00235C99">
        <w:t xml:space="preserve"> </w:t>
      </w:r>
      <w:r w:rsidR="00304D94">
        <w:rPr>
          <w:bCs/>
        </w:rPr>
        <w:t>[</w:t>
      </w:r>
      <w:proofErr w:type="gramEnd"/>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16" w:name="_Toc129626877"/>
      <w:r>
        <w:lastRenderedPageBreak/>
        <w:t>Spis tabel</w:t>
      </w:r>
      <w:bookmarkEnd w:id="16"/>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17" w:name="_Toc129626878"/>
      <w:r>
        <w:t>Spis rysunków</w:t>
      </w:r>
      <w:bookmarkEnd w:id="17"/>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18" w:name="_Toc129626879"/>
      <w:r w:rsidRPr="00C57B4E">
        <w:rPr>
          <w:lang w:val="en-US"/>
        </w:rPr>
        <w:lastRenderedPageBreak/>
        <w:t>Streszczenie</w:t>
      </w:r>
      <w:bookmarkEnd w:id="18"/>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19" w:name="_Toc129626880"/>
      <w:r w:rsidRPr="007651B5">
        <w:rPr>
          <w:lang w:val="en-US"/>
        </w:rPr>
        <w:t>Summary</w:t>
      </w:r>
      <w:bookmarkEnd w:id="19"/>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98E7E" w14:textId="77777777" w:rsidR="00B85057" w:rsidRDefault="00B85057">
      <w:r>
        <w:separator/>
      </w:r>
    </w:p>
  </w:endnote>
  <w:endnote w:type="continuationSeparator" w:id="0">
    <w:p w14:paraId="6F83071C" w14:textId="77777777" w:rsidR="00B85057" w:rsidRDefault="00B85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E44671" w14:textId="77777777" w:rsidR="00B85057" w:rsidRDefault="00B85057">
      <w:r>
        <w:separator/>
      </w:r>
    </w:p>
  </w:footnote>
  <w:footnote w:type="continuationSeparator" w:id="0">
    <w:p w14:paraId="136585D0" w14:textId="77777777" w:rsidR="00B85057" w:rsidRDefault="00B85057">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proofErr w:type="gramStart"/>
      <w:r w:rsidRPr="00A85ED7">
        <w:rPr>
          <w:rFonts w:cs="Calibri"/>
          <w:szCs w:val="24"/>
          <w:lang w:val="en-GB"/>
        </w:rPr>
        <w:t>Oh</w:t>
      </w:r>
      <w:proofErr w:type="gramEnd"/>
      <w:r w:rsidRPr="00A85ED7">
        <w:rPr>
          <w:rFonts w:cs="Calibri"/>
          <w:szCs w:val="24"/>
          <w:lang w:val="en-GB"/>
        </w:rPr>
        <w:t xml:space="preserve">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E003F"/>
    <w:rsid w:val="008E3721"/>
    <w:rsid w:val="008E5B7E"/>
    <w:rsid w:val="008E79B6"/>
    <w:rsid w:val="008F3288"/>
    <w:rsid w:val="008F5752"/>
    <w:rsid w:val="008F5E0D"/>
    <w:rsid w:val="008F6B54"/>
    <w:rsid w:val="008F6DF3"/>
    <w:rsid w:val="0090075C"/>
    <w:rsid w:val="00900F0E"/>
    <w:rsid w:val="00902235"/>
    <w:rsid w:val="00903534"/>
    <w:rsid w:val="00904BE0"/>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53"/>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5057"/>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650F"/>
    <w:rsid w:val="00BE1D6E"/>
    <w:rsid w:val="00BE540D"/>
    <w:rsid w:val="00BF44C0"/>
    <w:rsid w:val="00BF5A51"/>
    <w:rsid w:val="00C01692"/>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739A"/>
    <w:rsid w:val="00F978CD"/>
    <w:rsid w:val="00FB09FF"/>
    <w:rsid w:val="00FB1075"/>
    <w:rsid w:val="00FC43D6"/>
    <w:rsid w:val="00FC4923"/>
    <w:rsid w:val="00FD42FC"/>
    <w:rsid w:val="00FD7603"/>
    <w:rsid w:val="00FE1A63"/>
    <w:rsid w:val="00FE2051"/>
    <w:rsid w:val="00FE242A"/>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882</TotalTime>
  <Pages>42</Pages>
  <Words>8727</Words>
  <Characters>49748</Characters>
  <Application>Microsoft Office Word</Application>
  <DocSecurity>0</DocSecurity>
  <Lines>414</Lines>
  <Paragraphs>11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58359</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81</cp:revision>
  <cp:lastPrinted>2013-02-07T12:59:00Z</cp:lastPrinted>
  <dcterms:created xsi:type="dcterms:W3CDTF">2023-03-18T19:59:00Z</dcterms:created>
  <dcterms:modified xsi:type="dcterms:W3CDTF">2023-05-0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